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34D1802F" w:rsidR="00406444" w:rsidRPr="00D91174" w:rsidRDefault="00406444" w:rsidP="00406444">
      <w:pPr>
        <w:pStyle w:val="Abstract"/>
      </w:pPr>
      <w:r w:rsidRPr="00D91174">
        <w:t>In this paper</w:t>
      </w:r>
      <w:r w:rsidR="007667EA" w:rsidRPr="00D91174">
        <w:t>,</w:t>
      </w:r>
      <w:r w:rsidRPr="00D91174">
        <w:t xml:space="preserve"> a rudimentary </w:t>
      </w:r>
      <w:r w:rsidR="00F85335" w:rsidRPr="00D91174">
        <w:t xml:space="preserve">music </w:t>
      </w:r>
      <w:r w:rsidRPr="00D91174">
        <w:t>retrieval system is being developed.</w:t>
      </w:r>
      <w:r w:rsidR="0022162C" w:rsidRPr="00D91174">
        <w:t xml:space="preserve"> The goal of this paper is to test the effect of different combinations of similarity measures and </w:t>
      </w:r>
      <w:r w:rsidR="00F85335" w:rsidRPr="00D91174">
        <w:t>representations</w:t>
      </w:r>
      <w:r w:rsidR="0022162C" w:rsidRPr="00D91174">
        <w:t xml:space="preserve"> in a retrieval system on its results</w:t>
      </w:r>
      <w:r w:rsidRPr="00D91174">
        <w:t xml:space="preserve">. </w:t>
      </w:r>
      <w:r w:rsidR="00D91174">
        <w:t xml:space="preserve">In the first part of the paper a text-based retrieval system using cosine-similarity to measure the similarity of the lyrics is being implemented. The second part focuses on audio-based retrieval where we use musical features to measure the cosine-similarity. </w:t>
      </w:r>
      <w:r w:rsidR="00D30F9B">
        <w:t xml:space="preserve">The final part focuses on video-based </w:t>
      </w:r>
      <w:r w:rsidR="00963680">
        <w:t>similarity</w:t>
      </w:r>
      <w:r w:rsidR="0007142B">
        <w:t xml:space="preserve"> as well as Data fusion techniques.</w:t>
      </w:r>
    </w:p>
    <w:p w14:paraId="720D1B83" w14:textId="3146C959" w:rsidR="00A27D78" w:rsidRPr="00542951" w:rsidRDefault="00675128" w:rsidP="00A27D78">
      <w:pPr>
        <w:pStyle w:val="Head1"/>
      </w:pPr>
      <w:r w:rsidRPr="00542951">
        <w:rPr>
          <w:rStyle w:val="Label"/>
        </w:rPr>
        <w:t>1</w:t>
      </w:r>
      <w:r w:rsidR="00586A35" w:rsidRPr="00542951">
        <w:t> </w:t>
      </w:r>
      <w:r w:rsidR="00A27D78" w:rsidRPr="00542951">
        <w:t>Introduction</w:t>
      </w:r>
    </w:p>
    <w:p w14:paraId="736DAE79" w14:textId="23952422" w:rsidR="006354DA" w:rsidRPr="00542951" w:rsidRDefault="00624E64" w:rsidP="00624E64">
      <w:pPr>
        <w:pStyle w:val="Algorithm"/>
      </w:pPr>
      <w:r w:rsidRPr="00542951">
        <w:t xml:space="preserve">The increasing availability of digital libraries has paved the way for a new generation of music </w:t>
      </w:r>
      <w:r w:rsidR="00542951" w:rsidRPr="00542951">
        <w:t>retrieval</w:t>
      </w:r>
      <w:r w:rsidRPr="00542951">
        <w:t xml:space="preserve"> systems. Music </w:t>
      </w:r>
      <w:r w:rsidR="00542951" w:rsidRPr="00542951">
        <w:t>retrieval</w:t>
      </w:r>
      <w:r w:rsidRPr="00542951">
        <w:t xml:space="preserve"> systems play a pivotal role in helping users discover new tracks, artists, and genres and thus drive customer satisfaction in a significant way.</w:t>
      </w:r>
    </w:p>
    <w:p w14:paraId="6E847548" w14:textId="33BD8423" w:rsidR="00624E64" w:rsidRPr="00542951" w:rsidRDefault="00542951" w:rsidP="00624E64">
      <w:pPr>
        <w:pStyle w:val="Algorithm"/>
      </w:pPr>
      <w:r w:rsidRPr="00542951">
        <w:t xml:space="preserve">The purpose of this paper is to evaluate different music retrieval systems and describe the different approaches. Within the scope of this paper 11 distinct Music retrieval systems will be implemented using various representations. The Similarity of Songs will be compared by calculating the cosine similarity of different text, audio-, and video-based features and furthermore a combination of some of those features. </w:t>
      </w:r>
      <w:r w:rsidR="00624E64" w:rsidRPr="00542951">
        <w:t>The result</w:t>
      </w:r>
      <w:r w:rsidR="00DF6EB7" w:rsidRPr="00542951">
        <w:t>ing recommendations</w:t>
      </w:r>
      <w:r w:rsidR="00624E64" w:rsidRPr="00542951">
        <w:t xml:space="preserve"> will be</w:t>
      </w:r>
      <w:r w:rsidR="00DF6EB7" w:rsidRPr="00542951">
        <w:t xml:space="preserve"> evaluated qualitatively according to the similarity to the queried song. </w:t>
      </w:r>
    </w:p>
    <w:p w14:paraId="680C383E" w14:textId="0331409F" w:rsidR="00DF6EB7" w:rsidRPr="00542951" w:rsidRDefault="00DF6EB7" w:rsidP="00624E64">
      <w:pPr>
        <w:pStyle w:val="Algorithm"/>
      </w:pPr>
      <w:r w:rsidRPr="00542951">
        <w:t>The data set used for testing the 4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A2156EB" w14:textId="77777777" w:rsidR="00542951" w:rsidRPr="000B296C" w:rsidRDefault="00542951" w:rsidP="00624E64">
      <w:pPr>
        <w:pStyle w:val="Algorithm"/>
        <w:rPr>
          <w:color w:val="808080" w:themeColor="background1" w:themeShade="80"/>
        </w:rPr>
      </w:pP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w:t>
      </w:r>
      <w:r w:rsidR="00751CFE" w:rsidRPr="000B296C">
        <w:rPr>
          <w:color w:val="808080" w:themeColor="background1" w:themeShade="80"/>
        </w:rPr>
        <w:t xml:space="preserve">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 xml:space="preserve">The provided data is presented in four TSV files (Tab-Separated Values file) this type of file is </w:t>
      </w:r>
      <w:proofErr w:type="gramStart"/>
      <w:r w:rsidRPr="000B296C">
        <w:rPr>
          <w:color w:val="808080" w:themeColor="background1" w:themeShade="80"/>
        </w:rPr>
        <w:t>similar to</w:t>
      </w:r>
      <w:proofErr w:type="gramEnd"/>
      <w:r w:rsidRPr="000B296C">
        <w:rPr>
          <w:color w:val="808080" w:themeColor="background1" w:themeShade="80"/>
        </w:rPr>
        <w:t xml:space="preserve">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lastRenderedPageBreak/>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 xml:space="preserve">that </w:t>
      </w:r>
      <w:proofErr w:type="gramStart"/>
      <w:r w:rsidR="00A41E85" w:rsidRPr="000B296C">
        <w:rPr>
          <w:color w:val="808080" w:themeColor="background1" w:themeShade="80"/>
        </w:rPr>
        <w:t>is</w:t>
      </w:r>
      <w:r w:rsidRPr="000B296C">
        <w:rPr>
          <w:color w:val="808080" w:themeColor="background1" w:themeShade="80"/>
        </w:rPr>
        <w:t xml:space="preserve"> capable of capturing</w:t>
      </w:r>
      <w:proofErr w:type="gramEnd"/>
      <w:r w:rsidRPr="000B296C">
        <w:rPr>
          <w:color w:val="808080" w:themeColor="background1" w:themeShade="80"/>
        </w:rPr>
        <w:t xml:space="preserve">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w:t>
      </w:r>
      <w:proofErr w:type="gramStart"/>
      <w:r w:rsidRPr="000B296C">
        <w:rPr>
          <w:color w:val="808080" w:themeColor="background1" w:themeShade="80"/>
        </w:rPr>
        <w:t>in a given</w:t>
      </w:r>
      <w:proofErr w:type="gramEnd"/>
      <w:r w:rsidRPr="000B296C">
        <w:rPr>
          <w:color w:val="808080" w:themeColor="background1" w:themeShade="80"/>
        </w:rPr>
        <w:t xml:space="preserve">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w:t>
      </w:r>
      <w:proofErr w:type="gramStart"/>
      <w:r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w:t>
      </w:r>
      <w:r w:rsidRPr="000B296C">
        <w:rPr>
          <w:color w:val="808080" w:themeColor="background1" w:themeShade="80"/>
        </w:rPr>
        <w:t xml:space="preserve">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 xml:space="preserve">parameter </w:t>
      </w:r>
      <w:proofErr w:type="gramStart"/>
      <w:r w:rsidRPr="000B296C">
        <w:rPr>
          <w:color w:val="808080" w:themeColor="background1" w:themeShade="80"/>
        </w:rPr>
        <w:t>has to</w:t>
      </w:r>
      <w:proofErr w:type="gramEnd"/>
      <w:r w:rsidRPr="000B296C">
        <w:rPr>
          <w:color w:val="808080" w:themeColor="background1" w:themeShade="80"/>
        </w:rPr>
        <w:t xml:space="preserve">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w:t>
      </w:r>
      <w:proofErr w:type="gramStart"/>
      <w:r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w:t>
      </w:r>
      <w:proofErr w:type="gramEnd"/>
      <w:r w:rsidRPr="000B296C">
        <w:rPr>
          <w:rFonts w:eastAsia="Times New Roman" w:cs="Linux Libertine"/>
          <w:b/>
          <w:color w:val="808080" w:themeColor="background1" w:themeShade="80"/>
          <w:sz w:val="22"/>
          <w:szCs w:val="20"/>
        </w:rPr>
        <w:t>-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lastRenderedPageBreak/>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w:t>
      </w:r>
      <w:proofErr w:type="gramStart"/>
      <w:r w:rsidRPr="000B296C">
        <w:rPr>
          <w:rFonts w:eastAsia="Times New Roman" w:cs="Linux Libertine"/>
          <w:b/>
          <w:color w:val="808080" w:themeColor="background1" w:themeShade="80"/>
          <w:sz w:val="22"/>
          <w:szCs w:val="20"/>
        </w:rPr>
        <w:t>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w:t>
      </w:r>
      <w:proofErr w:type="gramEnd"/>
      <w:r w:rsidRPr="000B296C">
        <w:rPr>
          <w:rFonts w:eastAsia="Times New Roman" w:cs="Linux Libertine"/>
          <w:b/>
          <w:color w:val="808080" w:themeColor="background1" w:themeShade="80"/>
          <w:sz w:val="22"/>
          <w:szCs w:val="20"/>
        </w:rPr>
        <w:t>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ellenraster"/>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lastRenderedPageBreak/>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ellenraster"/>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w:t>
      </w:r>
      <w:proofErr w:type="gramStart"/>
      <w:r w:rsidRPr="000B296C">
        <w:rPr>
          <w:rFonts w:eastAsia="Times New Roman" w:cs="Linux Libertine"/>
          <w:b/>
          <w:color w:val="808080" w:themeColor="background1" w:themeShade="80"/>
          <w:sz w:val="22"/>
          <w:szCs w:val="20"/>
        </w:rPr>
        <w:t>BERT</w:t>
      </w:r>
      <w:proofErr w:type="gramEnd"/>
      <w:r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proofErr w:type="gramStart"/>
            <w:r w:rsidRPr="000B296C">
              <w:rPr>
                <w:color w:val="808080" w:themeColor="background1" w:themeShade="80"/>
                <w:lang w:eastAsia="zh-CN"/>
              </w:rPr>
              <w:t>All of</w:t>
            </w:r>
            <w:proofErr w:type="gramEnd"/>
            <w:r w:rsidRPr="000B296C">
              <w:rPr>
                <w:color w:val="808080" w:themeColor="background1" w:themeShade="80"/>
                <w:lang w:eastAsia="zh-CN"/>
              </w:rPr>
              <w:t xml:space="preserve">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Vorformatiert"/>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Vorformatiert"/>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proofErr w:type="gramStart"/>
      <w:r w:rsidR="00277EBD">
        <w:t>main.ipynb</w:t>
      </w:r>
      <w:proofErr w:type="spellEnd"/>
      <w:proofErr w:type="gram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proofErr w:type="gramStart"/>
      <w:r>
        <w:t>have to</w:t>
      </w:r>
      <w:proofErr w:type="gramEnd"/>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lastRenderedPageBreak/>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4BF5E5D4" w14:textId="2C5F6FB7" w:rsidR="00963680" w:rsidRDefault="00963680" w:rsidP="00963680">
      <w:pPr>
        <w:pStyle w:val="AckHead"/>
        <w:rPr>
          <w:lang w:eastAsia="zh-CN"/>
        </w:rPr>
      </w:pPr>
      <w:r>
        <w:rPr>
          <w:lang w:eastAsia="zh-CN"/>
        </w:rPr>
        <w:t>5.5 Data Fusion</w:t>
      </w:r>
    </w:p>
    <w:p w14:paraId="0B202898" w14:textId="77777777" w:rsidR="00963680" w:rsidRDefault="00963680" w:rsidP="00963680">
      <w:pPr>
        <w:pStyle w:val="AckHead"/>
        <w:rPr>
          <w:lang w:eastAsia="zh-CN"/>
        </w:rPr>
      </w:pPr>
    </w:p>
    <w:p w14:paraId="3FAC3A73" w14:textId="77777777" w:rsidR="00963680" w:rsidRPr="00E9247A" w:rsidRDefault="00963680" w:rsidP="00963680">
      <w:pPr>
        <w:pStyle w:val="AckHead"/>
        <w:rPr>
          <w:lang w:eastAsia="zh-CN"/>
        </w:rPr>
      </w:pP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w:t>
      </w:r>
      <w:r w:rsidR="00104B07">
        <w:lastRenderedPageBreak/>
        <w:t xml:space="preserve">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w:t>
      </w:r>
      <w:r w:rsidR="00EE212D">
        <w:lastRenderedPageBreak/>
        <w:t xml:space="preserve">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proofErr w:type="gramStart"/>
      <w:r w:rsidR="00EE212D">
        <w:t>higher  genre</w:t>
      </w:r>
      <w:proofErr w:type="gramEnd"/>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proofErr w:type="gramStart"/>
      <w:r w:rsidR="00474644">
        <w:t>systems,  the</w:t>
      </w:r>
      <w:proofErr w:type="gramEnd"/>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achieved overall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Literaturverzeichnis"/>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Literaturverzeichnis"/>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S. Büttcher, C. L. A. Clarke, G. V. Cormack.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3CBCA" w14:textId="77777777" w:rsidR="001A697F" w:rsidRDefault="001A697F">
      <w:r>
        <w:separator/>
      </w:r>
    </w:p>
  </w:endnote>
  <w:endnote w:type="continuationSeparator" w:id="0">
    <w:p w14:paraId="4FEFD5E4" w14:textId="77777777" w:rsidR="001A697F" w:rsidRDefault="001A697F">
      <w:r>
        <w:continuationSeparator/>
      </w:r>
    </w:p>
  </w:endnote>
  <w:endnote w:type="continuationNotice" w:id="1">
    <w:p w14:paraId="3495E077" w14:textId="77777777" w:rsidR="001A697F" w:rsidRDefault="001A69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7D54DF" w14:textId="77777777" w:rsidR="001A697F" w:rsidRDefault="001A697F">
      <w:r>
        <w:separator/>
      </w:r>
    </w:p>
  </w:footnote>
  <w:footnote w:type="continuationSeparator" w:id="0">
    <w:p w14:paraId="54DC25CA" w14:textId="77777777" w:rsidR="001A697F" w:rsidRDefault="001A697F">
      <w:r>
        <w:continuationSeparator/>
      </w:r>
    </w:p>
  </w:footnote>
  <w:footnote w:type="continuationNotice" w:id="1">
    <w:p w14:paraId="23053212" w14:textId="77777777" w:rsidR="001A697F" w:rsidRDefault="001A697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A6075"/>
    <w:rsid w:val="000A7B4C"/>
    <w:rsid w:val="000B296C"/>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153AC"/>
    <w:rsid w:val="005160AB"/>
    <w:rsid w:val="00523CD9"/>
    <w:rsid w:val="00540C55"/>
    <w:rsid w:val="00542951"/>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7559"/>
    <w:rsid w:val="009C0967"/>
    <w:rsid w:val="009D3C3B"/>
    <w:rsid w:val="009D46EA"/>
    <w:rsid w:val="009E2F5C"/>
    <w:rsid w:val="009E56C5"/>
    <w:rsid w:val="009F08FC"/>
    <w:rsid w:val="009F17B6"/>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43E9"/>
    <w:rsid w:val="00AE1E64"/>
    <w:rsid w:val="00AE6B36"/>
    <w:rsid w:val="00AF1CBC"/>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5335"/>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45DBA2-DCF6-46BF-858B-9A8CC8161B4D}">
  <ds:schemaRefs/>
</ds:datastoreItem>
</file>

<file path=customXml/itemProps3.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4.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5</Pages>
  <Words>5500</Words>
  <Characters>34657</Characters>
  <Application>Microsoft Office Word</Application>
  <DocSecurity>0</DocSecurity>
  <Lines>288</Lines>
  <Paragraphs>80</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0077</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4</cp:revision>
  <cp:lastPrinted>2023-11-15T04:17:00Z</cp:lastPrinted>
  <dcterms:created xsi:type="dcterms:W3CDTF">2024-01-13T12:07:00Z</dcterms:created>
  <dcterms:modified xsi:type="dcterms:W3CDTF">2024-01-15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